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7984777D" w14:textId="77777777" w:rsidR="00AB0DDD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AB0DDD">
        <w:fldChar w:fldCharType="begin"/>
      </w:r>
      <w:r w:rsidR="00AB0DDD">
        <w:instrText xml:space="preserve"> INCLUDETEXT  "D:\\Development\\NRZMHiDB\\HaemophilusWeb\\ReportTemplates\\includes\\Seite 1.docx" </w:instrText>
      </w:r>
      <w:r w:rsidR="00AB0DDD">
        <w:fldChar w:fldCharType="separate"/>
      </w:r>
      <w:r w:rsidR="00AB0DDD">
        <w:rPr>
          <w:rFonts w:ascii="Arial" w:hAnsi="Arial" w:cs="Arial"/>
        </w:rPr>
        <w:t>{SenderName}</w:t>
      </w:r>
    </w:p>
    <w:p w14:paraId="69E8E261" w14:textId="77777777" w:rsidR="00AB0DDD" w:rsidRPr="004659AD" w:rsidRDefault="00AB0DDD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264199B4" w14:textId="77777777" w:rsidR="00AB0DDD" w:rsidRPr="004659AD" w:rsidRDefault="00AB0DDD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3DB24889" w14:textId="77777777" w:rsidR="00AB0DDD" w:rsidRPr="00270250" w:rsidRDefault="00AB0DDD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7B9587CF" w14:textId="77777777" w:rsidR="00AB0DDD" w:rsidRPr="007E1298" w:rsidRDefault="00AB0DDD" w:rsidP="00644979">
      <w:pPr>
        <w:rPr>
          <w:rFonts w:ascii="Arial" w:hAnsi="Arial" w:cs="Arial"/>
          <w:b/>
          <w:bCs/>
        </w:rPr>
      </w:pPr>
    </w:p>
    <w:p w14:paraId="3287FA73" w14:textId="77777777" w:rsidR="00AB0DDD" w:rsidRDefault="00AB0DDD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259FD722" w14:textId="77777777" w:rsidR="00AB0DDD" w:rsidRDefault="00AB0DDD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000D0687" w14:textId="77777777" w:rsidR="00AB0DDD" w:rsidRPr="003136E9" w:rsidRDefault="00AB0DDD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6552FD0E">
          <v:shapetype id="_x0000_t202" coordsize="21600,21600" o:spt="202" path="m,l,21600r21600,l21600,xe">
            <v:stroke joinstyle="miter"/>
            <v:path gradientshapeok="t" o:connecttype="rect"/>
          </v:shapetype>
          <v:shape id="_x0000_s2054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3BC30091" w14:textId="77777777" w:rsidR="00AB0DDD" w:rsidRDefault="00AB0DDD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42F98587" w14:textId="77777777" w:rsidR="00AB0DDD" w:rsidRPr="000E6D63" w:rsidRDefault="00AB0DDD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AB0DDD" w:rsidRPr="00F923CE" w14:paraId="0E97F12C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C00DFC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E54513" w14:textId="77777777" w:rsidR="00AB0DDD" w:rsidRPr="0051595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AB0DDD" w:rsidRPr="00F923CE" w14:paraId="1E1EA68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BCB6B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87CF0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AB0DDD" w:rsidRPr="00F923CE" w14:paraId="39FC888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E822A0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51ED5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AB0DDD" w:rsidRPr="00F923CE" w14:paraId="260345D1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0E70E5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D0DD077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AB0DDD" w:rsidRPr="00F923CE" w14:paraId="1A2DB93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9A1B92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20962B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AB0DDD" w:rsidRPr="00F923CE" w14:paraId="67085EE7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26C19A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DE163F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AB0DDD" w:rsidRPr="00F923CE" w14:paraId="4BB2B340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2DB2F6" w14:textId="77777777" w:rsidR="00AB0DDD" w:rsidRPr="00F923CE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37688D" w14:textId="77777777" w:rsidR="00AB0DDD" w:rsidRPr="00D30BF0" w:rsidRDefault="00AB0DDD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219389C6" w14:textId="77777777" w:rsidR="00AB0DDD" w:rsidRPr="009B6F20" w:rsidRDefault="00AB0DDD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AB0DDD" w:rsidRPr="00D30BF0" w14:paraId="31B1258F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4193D82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59702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2F7BE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AB0DDD" w:rsidRPr="00D30BF0" w14:paraId="77C26B1F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3FAB437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3E096F1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0B8A39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AB0DDD" w:rsidRPr="00D30BF0" w14:paraId="5BC7ED7A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89469DD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AB0DDD" w14:paraId="67D571E3" w14:textId="77777777" w:rsidTr="001421A2">
              <w:tc>
                <w:tcPr>
                  <w:tcW w:w="1914" w:type="dxa"/>
                  <w:shd w:val="clear" w:color="auto" w:fill="auto"/>
                </w:tcPr>
                <w:p w14:paraId="70AE28CF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64609232" w14:textId="77777777" w:rsidR="00AB0DDD" w:rsidRPr="00665A18" w:rsidRDefault="00AB0DDD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27EF69F" w14:textId="77777777" w:rsidR="00AB0DDD" w:rsidRPr="00D30BF0" w:rsidRDefault="00AB0DDD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1FEE589C" w14:textId="77777777" w:rsidR="00AB0DDD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15CA29BF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07B04C6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16F8786" w14:textId="77777777" w:rsidR="00AB0DDD" w:rsidRPr="0001760C" w:rsidRDefault="00AB0DDD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7EAEE86E" w14:textId="77777777" w:rsidR="00AB0DDD" w:rsidRPr="00644979" w:rsidRDefault="00AB0DDD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2EF09A5E" w14:textId="77777777" w:rsidR="00AB0DDD" w:rsidRPr="001623D5" w:rsidRDefault="00AB0DDD" w:rsidP="00EF6C6A">
      <w:pPr>
        <w:pStyle w:val="Kopfzeile"/>
      </w:pPr>
      <w:r>
        <w:fldChar w:fldCharType="end"/>
      </w:r>
    </w:p>
    <w:p w14:paraId="5F5EDED7" w14:textId="77777777" w:rsidR="00AB0DDD" w:rsidRPr="00C75525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5597BE03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AB0DDD" w:rsidRPr="00F923CE" w14:paraId="4C57FE28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3961661C" w14:textId="77777777" w:rsidR="00AB0DDD" w:rsidRPr="005B3C64" w:rsidRDefault="00AB0DDD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8972506" w14:textId="77777777" w:rsidR="00AB0DDD" w:rsidRDefault="00AB0DDD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097443C1" w14:textId="77777777" w:rsidR="00AB0DDD" w:rsidRDefault="00AB0DDD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AB0DDD" w:rsidRPr="00F923CE" w14:paraId="18679C98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66BE2377" w14:textId="77777777" w:rsidR="00AB0DDD" w:rsidRPr="005B3C64" w:rsidRDefault="00AB0DDD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27636B64" w14:textId="77777777" w:rsidR="00AB0DDD" w:rsidRPr="00F923CE" w:rsidRDefault="00AB0DDD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2C1BA908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3C30593F" w14:textId="77777777" w:rsidR="00AB0DDD" w:rsidRDefault="00AB0DDD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5DC885A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AB0DDD" w:rsidRPr="00F923CE" w14:paraId="363EAD79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59EF3A06" w14:textId="77777777" w:rsidR="00AB0DDD" w:rsidRPr="005B3C64" w:rsidRDefault="00AB0DDD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4991EAF8" w14:textId="77777777" w:rsidR="00AB0DDD" w:rsidRPr="00F923CE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DF0106B" w14:textId="77777777" w:rsidR="00AB0DDD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7DB2E163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527D915E" w14:textId="77777777" w:rsidR="00AB0DDD" w:rsidRPr="000F3FD1" w:rsidRDefault="00AB0DDD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1D91CB22" w14:textId="77777777" w:rsidR="00AB0DDD" w:rsidRDefault="00AB0DDD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7D2A987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6627E126" w14:textId="77777777" w:rsidR="00AB0DDD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22F5596E" w14:textId="77777777" w:rsidR="00AB0DDD" w:rsidRPr="0080037A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397496A5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48C40EEF" w14:textId="77777777" w:rsidR="00AB0DDD" w:rsidRPr="0095210A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247DBC3F" w14:textId="77777777" w:rsidR="00AB0DDD" w:rsidRPr="00A537E4" w:rsidRDefault="00AB0DDD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06AB7310" w14:textId="77777777" w:rsidR="00AB0DDD" w:rsidRPr="00A537E4" w:rsidRDefault="00AB0DDD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04642502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10EC6F8F" w14:textId="77777777" w:rsidR="00AB0DDD" w:rsidRPr="007E1C70" w:rsidRDefault="00AB0DDD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59806C68" w14:textId="77777777" w:rsidR="00AB0DDD" w:rsidRPr="001F11A5" w:rsidRDefault="00AB0DDD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2ECBB91C" w14:textId="77777777" w:rsidR="00AB0DDD" w:rsidRPr="007E1C70" w:rsidRDefault="00AB0DDD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58892D27" w14:textId="77777777" w:rsidR="00AB0DDD" w:rsidRPr="00A16931" w:rsidRDefault="00AB0DDD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97519A1" w14:textId="1B1FD2EE" w:rsidR="00AB0DDD" w:rsidRPr="001F21BC" w:rsidRDefault="00AB0DDD" w:rsidP="00E20E75">
      <w:pPr>
        <w:rPr>
          <w:rFonts w:ascii="Arial" w:hAnsi="Arial" w:cs="Arial"/>
          <w:color w:val="000000"/>
          <w:lang w:val="en-US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F9F275" w14:textId="77777777" w:rsidR="0053123A" w:rsidRDefault="0053123A">
      <w:r>
        <w:separator/>
      </w:r>
    </w:p>
  </w:endnote>
  <w:endnote w:type="continuationSeparator" w:id="0">
    <w:p w14:paraId="263A18EE" w14:textId="77777777" w:rsidR="0053123A" w:rsidRDefault="005312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36C30D8B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6A160FDA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7BCFF21C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AB0DDD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BD8F01" w14:textId="77777777" w:rsidR="0053123A" w:rsidRDefault="0053123A">
      <w:r>
        <w:separator/>
      </w:r>
    </w:p>
  </w:footnote>
  <w:footnote w:type="continuationSeparator" w:id="0">
    <w:p w14:paraId="53AD6D8F" w14:textId="77777777" w:rsidR="0053123A" w:rsidRDefault="005312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DD97C" w14:textId="5B32586D" w:rsidR="00B837CE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26CC0B6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33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D12D38D">
        <v:shape id="Grafik 1" o:spid="_x0000_s1132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0BD3B80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76A03B9E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1C1D59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5D9EDBF0" w14:textId="77777777" w:rsidR="00B837CE" w:rsidRDefault="00B837CE" w:rsidP="00AD2792">
    <w:pPr>
      <w:rPr>
        <w:sz w:val="12"/>
        <w:szCs w:val="12"/>
      </w:rPr>
    </w:pPr>
  </w:p>
  <w:p w14:paraId="326862BA" w14:textId="77777777" w:rsidR="00B837CE" w:rsidRDefault="00B837CE" w:rsidP="00AD2792">
    <w:pPr>
      <w:pStyle w:val="Kopfzeile"/>
      <w:rPr>
        <w:sz w:val="12"/>
        <w:szCs w:val="12"/>
      </w:rPr>
    </w:pPr>
  </w:p>
  <w:p w14:paraId="69A0398F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3E84A47">
        <v:shapetype id="_x0000_t202" coordsize="21600,21600" o:spt="202" path="m,l,21600r21600,l21600,xe">
          <v:stroke joinstyle="miter"/>
          <v:path gradientshapeok="t" o:connecttype="rect"/>
        </v:shapetype>
        <v:shape id="_x0000_s1127" type="#_x0000_t202" style="position:absolute;margin-left:364.1pt;margin-top:2.3pt;width:156.8pt;height:304.25pt;z-index:7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27">
            <w:txbxContent>
              <w:p w14:paraId="61767D9A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9BD67CC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243B15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9F6FADF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303138E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812008F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5AC3CD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A734E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8A6A87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7C98B50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09653C9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0BD304B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968A45E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E76735A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21342F4B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A0723CA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EF4EA8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4D61756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2449ED00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4315D9AA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84C1F3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5B56F76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25EADAC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539653D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42CD016F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BCDB09" w14:textId="77777777" w:rsidR="00B837CE" w:rsidRPr="00AD2792" w:rsidRDefault="00B837CE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E1A12" w14:textId="23974F4E" w:rsidR="00B837CE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0569D0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1" o:spid="_x0000_s113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179901D">
        <v:shape id="Grafik 12" o:spid="_x0000_s1130" type="#_x0000_t75" alt="RKI_Logo-NRZKL-Deu_RGB-1.JPG" style="position:absolute;margin-left:449.25pt;margin-top:6.75pt;width:55pt;height:5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87B056C" w14:textId="77777777" w:rsidR="00B837CE" w:rsidRDefault="00B837C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8BD4D4" w14:textId="77777777" w:rsidR="00B837CE" w:rsidRPr="00A059AE" w:rsidRDefault="00B837CE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3970A5A1" w14:textId="77777777" w:rsidR="00B837CE" w:rsidRPr="00000C19" w:rsidRDefault="00B837CE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318ED872" w14:textId="77777777" w:rsidR="00B837CE" w:rsidRPr="00000C19" w:rsidRDefault="00B837CE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9AD316" w14:textId="59586C1A" w:rsidR="00B837C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09C8DE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29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558607">
        <v:shape id="Grafik 4" o:spid="_x0000_s1128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AA0E7F4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9EF6A4F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20CE3D68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316770E" w14:textId="77777777" w:rsidR="00B837CE" w:rsidRDefault="00B837CE" w:rsidP="00AD2792">
    <w:pPr>
      <w:rPr>
        <w:sz w:val="12"/>
        <w:szCs w:val="12"/>
      </w:rPr>
    </w:pPr>
  </w:p>
  <w:p w14:paraId="2FE2175F" w14:textId="77777777" w:rsidR="00B837CE" w:rsidRDefault="00B837CE" w:rsidP="00AD2792">
    <w:pPr>
      <w:pStyle w:val="Kopfzeile"/>
      <w:rPr>
        <w:sz w:val="12"/>
        <w:szCs w:val="12"/>
      </w:rPr>
    </w:pPr>
  </w:p>
  <w:p w14:paraId="0FA775B3" w14:textId="77777777" w:rsidR="00B837C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7C1D383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24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71DC2E7D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6F072D0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17163B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60B284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51488F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FD6C0B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CAC4901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879965C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B8A2FF2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2F5E3FB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4DC013F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5CCBEB69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61309D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6C554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1E0FF057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483FCF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8C74E2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56CE42F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D7AAFFE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6BEAA11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B8F45B0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02713FEA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4DADB8B7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1C9433FB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B837CE">
      <w:rPr>
        <w:sz w:val="12"/>
        <w:szCs w:val="12"/>
      </w:rPr>
      <w:tab/>
    </w:r>
  </w:p>
  <w:p w14:paraId="265B13DE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0F15FC33" w14:textId="77777777" w:rsidR="00B837CE" w:rsidRPr="00AD2792" w:rsidRDefault="00B837C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5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3123A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B0DDD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1714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837CE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A4F1B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375F"/>
    <w:rsid w:val="00F6615F"/>
    <w:rsid w:val="00F74CE0"/>
    <w:rsid w:val="00F74D81"/>
    <w:rsid w:val="00F76A71"/>
    <w:rsid w:val="00F96824"/>
    <w:rsid w:val="00FB7460"/>
    <w:rsid w:val="00FD1E22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5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32</Words>
  <Characters>3358</Characters>
  <Application>Microsoft Office Word</Application>
  <DocSecurity>0</DocSecurity>
  <Lines>27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8</cp:revision>
  <cp:lastPrinted>2015-05-19T09:27:00Z</cp:lastPrinted>
  <dcterms:created xsi:type="dcterms:W3CDTF">2015-05-19T21:00:00Z</dcterms:created>
  <dcterms:modified xsi:type="dcterms:W3CDTF">2024-10-25T09:48:00Z</dcterms:modified>
</cp:coreProperties>
</file>